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48639FE9"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895354">
        <w:t xml:space="preserve">Not everyone responds well to said method, so discovering knowledge for </w:t>
      </w:r>
      <w:proofErr w:type="spellStart"/>
      <w:r w:rsidR="00895354">
        <w:t>predicition</w:t>
      </w:r>
      <w:proofErr w:type="spellEnd"/>
      <w:r w:rsidR="00895354">
        <w:t xml:space="preserve"> regarding model selection.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1F39D7" w:rsidRPr="001F39D7">
        <w:t>, and identify the most important variables.</w:t>
      </w:r>
    </w:p>
    <w:p w14:paraId="5A64A2A4" w14:textId="38084118" w:rsidR="008E3FD3" w:rsidRDefault="008E3FD3" w:rsidP="008E3FD3">
      <w:pPr>
        <w:pStyle w:val="Heading3"/>
      </w:pPr>
      <w:r>
        <w:t>Methods</w:t>
      </w:r>
    </w:p>
    <w:p w14:paraId="46C6F223" w14:textId="4B33BDB9"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n</w:t>
      </w:r>
      <w:r w:rsidRPr="008E3FD3">
        <w:t xml:space="preserve"> by </w:t>
      </w:r>
      <w:r>
        <w:t>k</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5510999A"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w:t>
      </w:r>
      <w:r>
        <w:lastRenderedPageBreak/>
        <w:t xml:space="preserve">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Cooperative learning can be argued that high achievers could be help back by having to explain material to their low-achieving counterparts. However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lastRenderedPageBreak/>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95F3414" w:rsidR="005D3D65"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w:t>
      </w:r>
      <w:r w:rsidR="00BA574E">
        <w:t xml:space="preserve"> Nunar’s</w:t>
      </w:r>
      <w:r w:rsidRPr="00795AA1">
        <w:t xml:space="preserve">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lastRenderedPageBreak/>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24147705" w14:textId="4EB3D358"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06ACE504" w:rsidR="0074524E" w:rsidRDefault="00094CE8" w:rsidP="004556DE">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w:t>
      </w:r>
      <w:r w:rsidRPr="00094CE8">
        <w:lastRenderedPageBreak/>
        <w:t>alternative to the widely recognized Myers-Briggs Type Indicator (MBTI)</w:t>
      </w:r>
      <w:r>
        <w:t xml:space="preserve">. Data was </w:t>
      </w:r>
      <w:r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Pr="004556DE">
        <w:t xml:space="preserve"> which</w:t>
      </w:r>
      <w:r>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t>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225EB34F" w:rsidR="00431CE2" w:rsidRDefault="00803AE6" w:rsidP="00431CE2">
      <w:r>
        <w:t>The gathered data was analysed using Python programming language, primarily using pandas and scikit-learn libraries</w:t>
      </w:r>
      <w:r w:rsidR="006D3E09">
        <w:t xml:space="preserve"> (</w:t>
      </w:r>
      <w:proofErr w:type="spellStart"/>
      <w:r w:rsidR="006D3E09">
        <w:t>dodaj</w:t>
      </w:r>
      <w:proofErr w:type="spellEnd"/>
      <w:r w:rsidR="006D3E09">
        <w:t xml:space="preserve"> </w:t>
      </w:r>
      <w:proofErr w:type="spellStart"/>
      <w:r w:rsidR="006D3E09">
        <w:t>katera</w:t>
      </w:r>
      <w:proofErr w:type="spellEnd"/>
      <w:r w:rsidR="006D3E09">
        <w:t xml:space="preserve"> </w:t>
      </w:r>
      <w:proofErr w:type="spellStart"/>
      <w:r w:rsidR="006D3E09">
        <w:t>verzija</w:t>
      </w:r>
      <w:proofErr w:type="spellEnd"/>
      <w:r w:rsidR="006D3E09">
        <w:t xml:space="preserve"> </w:t>
      </w:r>
      <w:proofErr w:type="spellStart"/>
      <w:r w:rsidR="006D3E09">
        <w:t>scikita</w:t>
      </w:r>
      <w:proofErr w:type="spellEnd"/>
      <w:r w:rsidR="006D3E09">
        <w:t>)</w:t>
      </w:r>
      <w:r>
        <w:t xml:space="preserve">.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1E22C261"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machine learning classification task, classifying student performance regarding predictor variables. We used N methods: Random forest classifier, …. . Models were evaluated with accuracy, precision, recall and area under ROC curve statistics using </w:t>
      </w:r>
      <w:proofErr w:type="spellStart"/>
      <w:r w:rsidR="00193AA0">
        <w:t>nxk</w:t>
      </w:r>
      <w:proofErr w:type="spellEnd"/>
      <w:r w:rsidR="00193AA0">
        <w:t xml:space="preserve"> cross validation scoring. The latter was used as final determination of model performance. Secondly, Mutual information was performed for evaluation of feature importance. Furthermore, we tried clustering using … methods and lastly, PCA and t-SNE tests were used for dimensionality reduction and data visualiza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lastRenderedPageBreak/>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31D7C267">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lastRenderedPageBreak/>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A7A470C" w14:textId="77777777" w:rsidR="004556DE" w:rsidRPr="004556DE" w:rsidRDefault="00812CAE" w:rsidP="004556D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4556DE" w:rsidRPr="004556DE">
        <w:rPr>
          <w:rFonts w:ascii="Calibri" w:hAnsi="Calibri" w:cs="Calibri"/>
        </w:rPr>
        <w:t xml:space="preserve">Abana, E. C. (2019). A Decision Tree Approach for Predicting Student Grades in Research Project using Weka. </w:t>
      </w:r>
      <w:r w:rsidR="004556DE" w:rsidRPr="004556DE">
        <w:rPr>
          <w:rFonts w:ascii="Calibri" w:hAnsi="Calibri" w:cs="Calibri"/>
          <w:i/>
          <w:iCs/>
        </w:rPr>
        <w:t>International Journal of Advanced Computer Science and Applications</w:t>
      </w:r>
      <w:r w:rsidR="004556DE" w:rsidRPr="004556DE">
        <w:rPr>
          <w:rFonts w:ascii="Calibri" w:hAnsi="Calibri" w:cs="Calibri"/>
        </w:rPr>
        <w:t xml:space="preserve">, </w:t>
      </w:r>
      <w:r w:rsidR="004556DE" w:rsidRPr="004556DE">
        <w:rPr>
          <w:rFonts w:ascii="Calibri" w:hAnsi="Calibri" w:cs="Calibri"/>
          <w:i/>
          <w:iCs/>
        </w:rPr>
        <w:t>10</w:t>
      </w:r>
      <w:r w:rsidR="004556DE" w:rsidRPr="004556DE">
        <w:rPr>
          <w:rFonts w:ascii="Calibri" w:hAnsi="Calibri" w:cs="Calibri"/>
        </w:rPr>
        <w:t>(7). https://doi.org/10.14569/IJACSA.2019.0100739</w:t>
      </w:r>
    </w:p>
    <w:p w14:paraId="50047791" w14:textId="77777777" w:rsidR="004556DE" w:rsidRPr="004556DE" w:rsidRDefault="004556DE" w:rsidP="004556DE">
      <w:pPr>
        <w:pStyle w:val="Bibliography"/>
        <w:rPr>
          <w:rFonts w:ascii="Calibri" w:hAnsi="Calibri" w:cs="Calibri"/>
        </w:rPr>
      </w:pPr>
      <w:r w:rsidRPr="004556DE">
        <w:rPr>
          <w:rFonts w:ascii="Calibri" w:hAnsi="Calibri" w:cs="Calibri"/>
        </w:rPr>
        <w:t xml:space="preserve">Baradwaj, B. K., &amp; Pal, S. (2012). </w:t>
      </w:r>
      <w:r w:rsidRPr="004556DE">
        <w:rPr>
          <w:rFonts w:ascii="Calibri" w:hAnsi="Calibri" w:cs="Calibri"/>
          <w:i/>
          <w:iCs/>
        </w:rPr>
        <w:t>Mining Educational Data to Analyze Students’ Performance</w:t>
      </w:r>
      <w:r w:rsidRPr="004556DE">
        <w:rPr>
          <w:rFonts w:ascii="Calibri" w:hAnsi="Calibri" w:cs="Calibri"/>
        </w:rPr>
        <w:t xml:space="preserve"> (arXiv:1201.3417). arXiv. https://doi.org/10.48550/arXiv.1201.3417</w:t>
      </w:r>
    </w:p>
    <w:p w14:paraId="566BD835" w14:textId="77777777" w:rsidR="004556DE" w:rsidRPr="004556DE" w:rsidRDefault="004556DE" w:rsidP="004556DE">
      <w:pPr>
        <w:pStyle w:val="Bibliography"/>
        <w:rPr>
          <w:rFonts w:ascii="Calibri" w:hAnsi="Calibri" w:cs="Calibri"/>
        </w:rPr>
      </w:pPr>
      <w:r w:rsidRPr="004556DE">
        <w:rPr>
          <w:rFonts w:ascii="Calibri" w:hAnsi="Calibri" w:cs="Calibri"/>
        </w:rPr>
        <w:t xml:space="preserve">Bhusal, A. (2021). </w:t>
      </w:r>
      <w:r w:rsidRPr="004556DE">
        <w:rPr>
          <w:rFonts w:ascii="Calibri" w:hAnsi="Calibri" w:cs="Calibri"/>
          <w:i/>
          <w:iCs/>
        </w:rPr>
        <w:t>Predicting Student’s Performance Through Data Mining</w:t>
      </w:r>
      <w:r w:rsidRPr="004556DE">
        <w:rPr>
          <w:rFonts w:ascii="Calibri" w:hAnsi="Calibri" w:cs="Calibri"/>
        </w:rPr>
        <w:t>. https://doi.org/10.48550/ARXIV.2112.01247</w:t>
      </w:r>
    </w:p>
    <w:p w14:paraId="02523DA1" w14:textId="77777777" w:rsidR="004556DE" w:rsidRPr="004556DE" w:rsidRDefault="004556DE" w:rsidP="004556DE">
      <w:pPr>
        <w:pStyle w:val="Bibliography"/>
        <w:rPr>
          <w:rFonts w:ascii="Calibri" w:hAnsi="Calibri" w:cs="Calibri"/>
        </w:rPr>
      </w:pPr>
      <w:r w:rsidRPr="004556DE">
        <w:rPr>
          <w:rFonts w:ascii="Calibri" w:hAnsi="Calibri" w:cs="Calibri"/>
        </w:rPr>
        <w:t xml:space="preserve">Blažič, M., Ivanuš-Grmek, M., Kramar, M., &amp; Strmčnik, F. (2003). </w:t>
      </w:r>
      <w:r w:rsidRPr="004556DE">
        <w:rPr>
          <w:rFonts w:ascii="Calibri" w:hAnsi="Calibri" w:cs="Calibri"/>
          <w:i/>
          <w:iCs/>
        </w:rPr>
        <w:t>Didaktika: Visokošolski učbenik</w:t>
      </w:r>
      <w:r w:rsidRPr="004556DE">
        <w:rPr>
          <w:rFonts w:ascii="Calibri" w:hAnsi="Calibri" w:cs="Calibri"/>
        </w:rPr>
        <w:t>. Visokošolsko središče, Inštitut za raziskovalno in razvojno delo.</w:t>
      </w:r>
    </w:p>
    <w:p w14:paraId="2812EAD5" w14:textId="77777777" w:rsidR="004556DE" w:rsidRPr="004556DE" w:rsidRDefault="004556DE" w:rsidP="004556DE">
      <w:pPr>
        <w:pStyle w:val="Bibliography"/>
        <w:rPr>
          <w:rFonts w:ascii="Calibri" w:hAnsi="Calibri" w:cs="Calibri"/>
        </w:rPr>
      </w:pPr>
      <w:r w:rsidRPr="004556DE">
        <w:rPr>
          <w:rFonts w:ascii="Calibri" w:hAnsi="Calibri" w:cs="Calibri"/>
        </w:rPr>
        <w:t xml:space="preserve">Cortez, P., &amp; Silva, A. (2008). </w:t>
      </w:r>
      <w:r w:rsidRPr="004556DE">
        <w:rPr>
          <w:rFonts w:ascii="Calibri" w:hAnsi="Calibri" w:cs="Calibri"/>
          <w:i/>
          <w:iCs/>
        </w:rPr>
        <w:t>Using data mining to predict secondary school student performance</w:t>
      </w:r>
      <w:r w:rsidRPr="004556DE">
        <w:rPr>
          <w:rFonts w:ascii="Calibri" w:hAnsi="Calibri" w:cs="Calibri"/>
        </w:rPr>
        <w:t>.</w:t>
      </w:r>
    </w:p>
    <w:p w14:paraId="78C7C0B3" w14:textId="77777777" w:rsidR="004556DE" w:rsidRPr="004556DE" w:rsidRDefault="004556DE" w:rsidP="004556DE">
      <w:pPr>
        <w:pStyle w:val="Bibliography"/>
        <w:rPr>
          <w:rFonts w:ascii="Calibri" w:hAnsi="Calibri" w:cs="Calibri"/>
        </w:rPr>
      </w:pPr>
      <w:r w:rsidRPr="004556DE">
        <w:rPr>
          <w:rFonts w:ascii="Calibri" w:hAnsi="Calibri" w:cs="Calibri"/>
          <w:i/>
          <w:iCs/>
        </w:rPr>
        <w:t>Fastest Myers-Briggs test</w:t>
      </w:r>
      <w:r w:rsidRPr="004556DE">
        <w:rPr>
          <w:rFonts w:ascii="Calibri" w:hAnsi="Calibri" w:cs="Calibri"/>
        </w:rPr>
        <w:t>. (n.d.). Retrieved 21 October 2023, from https://dynomight.net/mbti/</w:t>
      </w:r>
    </w:p>
    <w:p w14:paraId="22388346" w14:textId="77777777" w:rsidR="004556DE" w:rsidRPr="004556DE" w:rsidRDefault="004556DE" w:rsidP="004556DE">
      <w:pPr>
        <w:pStyle w:val="Bibliography"/>
        <w:rPr>
          <w:rFonts w:ascii="Calibri" w:hAnsi="Calibri" w:cs="Calibri"/>
        </w:rPr>
      </w:pPr>
      <w:r w:rsidRPr="004556DE">
        <w:rPr>
          <w:rFonts w:ascii="Calibri" w:hAnsi="Calibri" w:cs="Calibri"/>
        </w:rPr>
        <w:t xml:space="preserve">Holmes, W., Bialik, M., &amp; Fadel, C. (2019). </w:t>
      </w:r>
      <w:r w:rsidRPr="004556DE">
        <w:rPr>
          <w:rFonts w:ascii="Calibri" w:hAnsi="Calibri" w:cs="Calibri"/>
          <w:i/>
          <w:iCs/>
        </w:rPr>
        <w:t>Artificial Intelligence in Education. Promise and Implications for Teaching and Learning.</w:t>
      </w:r>
    </w:p>
    <w:p w14:paraId="6D10CBCD"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Johnson, D. W., &amp; Johnson, R. T. (2011). </w:t>
      </w:r>
      <w:r w:rsidRPr="004556DE">
        <w:rPr>
          <w:rFonts w:ascii="Calibri" w:hAnsi="Calibri" w:cs="Calibri"/>
          <w:i/>
          <w:iCs/>
        </w:rPr>
        <w:t>Learning together and alone: Cooperative, competitive, and individualistic learning</w:t>
      </w:r>
      <w:r w:rsidRPr="004556DE">
        <w:rPr>
          <w:rFonts w:ascii="Calibri" w:hAnsi="Calibri" w:cs="Calibri"/>
        </w:rPr>
        <w:t xml:space="preserve"> (5. ed. [Repr.]). Allyn and Bacon.</w:t>
      </w:r>
    </w:p>
    <w:p w14:paraId="38675A3B"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Johnson, R. T., &amp; Smith, K. A. (1991). </w:t>
      </w:r>
      <w:r w:rsidRPr="004556DE">
        <w:rPr>
          <w:rFonts w:ascii="Calibri" w:hAnsi="Calibri" w:cs="Calibri"/>
          <w:i/>
          <w:iCs/>
        </w:rPr>
        <w:t>Cooperative learning: Increasing college faculty instructional productivity</w:t>
      </w:r>
      <w:r w:rsidRPr="004556DE">
        <w:rPr>
          <w:rFonts w:ascii="Calibri" w:hAnsi="Calibri" w:cs="Calibri"/>
        </w:rPr>
        <w:t>. School of Education and Human Development, George Washington University.</w:t>
      </w:r>
    </w:p>
    <w:p w14:paraId="6FFD4C7E" w14:textId="77777777" w:rsidR="004556DE" w:rsidRPr="004556DE" w:rsidRDefault="004556DE" w:rsidP="004556DE">
      <w:pPr>
        <w:pStyle w:val="Bibliography"/>
        <w:rPr>
          <w:rFonts w:ascii="Calibri" w:hAnsi="Calibri" w:cs="Calibri"/>
        </w:rPr>
      </w:pPr>
      <w:r w:rsidRPr="004556DE">
        <w:rPr>
          <w:rFonts w:ascii="Calibri" w:hAnsi="Calibri" w:cs="Calibri"/>
        </w:rPr>
        <w:t xml:space="preserve">Kotsiantis, S., Pierrakeas, C., &amp; Pintelas, P. (2004). Predicting students’ performance in distance learning using machine learning techniques. </w:t>
      </w:r>
      <w:r w:rsidRPr="004556DE">
        <w:rPr>
          <w:rFonts w:ascii="Calibri" w:hAnsi="Calibri" w:cs="Calibri"/>
          <w:i/>
          <w:iCs/>
        </w:rPr>
        <w:t>Applied Artificial Intelligence</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5), 411–426. https://doi.org/10.1080/08839510490442058</w:t>
      </w:r>
    </w:p>
    <w:p w14:paraId="636C6D6A" w14:textId="77777777" w:rsidR="004556DE" w:rsidRPr="004556DE" w:rsidRDefault="004556DE" w:rsidP="004556DE">
      <w:pPr>
        <w:pStyle w:val="Bibliography"/>
        <w:rPr>
          <w:rFonts w:ascii="Calibri" w:hAnsi="Calibri" w:cs="Calibri"/>
        </w:rPr>
      </w:pPr>
      <w:r w:rsidRPr="004556DE">
        <w:rPr>
          <w:rFonts w:ascii="Calibri" w:hAnsi="Calibri" w:cs="Calibri"/>
        </w:rPr>
        <w:t xml:space="preserve">Kubale, V. (2015). </w:t>
      </w:r>
      <w:r w:rsidRPr="004556DE">
        <w:rPr>
          <w:rFonts w:ascii="Calibri" w:hAnsi="Calibri" w:cs="Calibri"/>
          <w:i/>
          <w:iCs/>
        </w:rPr>
        <w:t>Skupinska učna oblika</w:t>
      </w:r>
      <w:r w:rsidRPr="004556DE">
        <w:rPr>
          <w:rFonts w:ascii="Calibri" w:hAnsi="Calibri" w:cs="Calibri"/>
        </w:rPr>
        <w:t xml:space="preserve"> (2. dopolnjena izd). Samozal. V. Kubale ; Piko’s Printshop.</w:t>
      </w:r>
    </w:p>
    <w:p w14:paraId="51AE6E39" w14:textId="77777777" w:rsidR="004556DE" w:rsidRPr="004556DE" w:rsidRDefault="004556DE" w:rsidP="004556DE">
      <w:pPr>
        <w:pStyle w:val="Bibliography"/>
        <w:rPr>
          <w:rFonts w:ascii="Calibri" w:hAnsi="Calibri" w:cs="Calibri"/>
        </w:rPr>
      </w:pPr>
      <w:r w:rsidRPr="004556DE">
        <w:rPr>
          <w:rFonts w:ascii="Calibri" w:hAnsi="Calibri" w:cs="Calibri"/>
        </w:rPr>
        <w:t xml:space="preserve">Minaei-Bidgoli, B., Kashy, D. A., Kortemeyer, G., &amp; Punch, W. F. (2003). Predicting student performance: An application of data mining methods with an educational web-based system. </w:t>
      </w:r>
      <w:r w:rsidRPr="004556DE">
        <w:rPr>
          <w:rFonts w:ascii="Calibri" w:hAnsi="Calibri" w:cs="Calibri"/>
          <w:i/>
          <w:iCs/>
        </w:rPr>
        <w:t>33rd Annual Frontiers in Education, 2003. FIE 2003.</w:t>
      </w:r>
      <w:r w:rsidRPr="004556DE">
        <w:rPr>
          <w:rFonts w:ascii="Calibri" w:hAnsi="Calibri" w:cs="Calibri"/>
        </w:rPr>
        <w:t xml:space="preserve">, </w:t>
      </w:r>
      <w:r w:rsidRPr="004556DE">
        <w:rPr>
          <w:rFonts w:ascii="Calibri" w:hAnsi="Calibri" w:cs="Calibri"/>
          <w:i/>
          <w:iCs/>
        </w:rPr>
        <w:t>1</w:t>
      </w:r>
      <w:r w:rsidRPr="004556DE">
        <w:rPr>
          <w:rFonts w:ascii="Calibri" w:hAnsi="Calibri" w:cs="Calibri"/>
        </w:rPr>
        <w:t>, T2A_13-T2A_18. https://doi.org/10.1109/FIE.2003.1263284</w:t>
      </w:r>
    </w:p>
    <w:p w14:paraId="2BC75E12" w14:textId="77777777" w:rsidR="004556DE" w:rsidRPr="004556DE" w:rsidRDefault="004556DE" w:rsidP="004556DE">
      <w:pPr>
        <w:pStyle w:val="Bibliography"/>
        <w:rPr>
          <w:rFonts w:ascii="Calibri" w:hAnsi="Calibri" w:cs="Calibri"/>
        </w:rPr>
      </w:pPr>
      <w:r w:rsidRPr="004556DE">
        <w:rPr>
          <w:rFonts w:ascii="Calibri" w:hAnsi="Calibri" w:cs="Calibri"/>
          <w:i/>
          <w:iCs/>
        </w:rPr>
        <w:t>Myers-Briggs/Jung Test: Open Extended Jungian Type Scales</w:t>
      </w:r>
      <w:r w:rsidRPr="004556DE">
        <w:rPr>
          <w:rFonts w:ascii="Calibri" w:hAnsi="Calibri" w:cs="Calibri"/>
        </w:rPr>
        <w:t>. (n.d.). Retrieved 21 October 2023, from https://openpsychometrics.org/tests/OEJTS/</w:t>
      </w:r>
    </w:p>
    <w:p w14:paraId="1A709875" w14:textId="77777777" w:rsidR="004556DE" w:rsidRPr="004556DE" w:rsidRDefault="004556DE" w:rsidP="004556DE">
      <w:pPr>
        <w:pStyle w:val="Bibliography"/>
        <w:rPr>
          <w:rFonts w:ascii="Calibri" w:hAnsi="Calibri" w:cs="Calibri"/>
        </w:rPr>
      </w:pPr>
      <w:r w:rsidRPr="004556DE">
        <w:rPr>
          <w:rFonts w:ascii="Calibri" w:hAnsi="Calibri" w:cs="Calibri"/>
        </w:rPr>
        <w:t xml:space="preserve">Nunar, N. (2020). </w:t>
      </w:r>
      <w:r w:rsidRPr="004556DE">
        <w:rPr>
          <w:rFonts w:ascii="Calibri" w:hAnsi="Calibri" w:cs="Calibri"/>
          <w:i/>
          <w:iCs/>
        </w:rPr>
        <w:t>Izzivi skupinskega dela učencev</w:t>
      </w:r>
      <w:r w:rsidRPr="004556DE">
        <w:rPr>
          <w:rFonts w:ascii="Calibri" w:hAnsi="Calibri" w:cs="Calibri"/>
        </w:rPr>
        <w:t xml:space="preserve"> [Master’s thesis, Univerza na Primorskem]. https://repozitorij.upr.si/IzpisGradiva.php?lang=slv&amp;id=12851</w:t>
      </w:r>
    </w:p>
    <w:p w14:paraId="6C9571A8" w14:textId="77777777" w:rsidR="004556DE" w:rsidRPr="004556DE" w:rsidRDefault="004556DE" w:rsidP="004556DE">
      <w:pPr>
        <w:pStyle w:val="Bibliography"/>
        <w:rPr>
          <w:rFonts w:ascii="Calibri" w:hAnsi="Calibri" w:cs="Calibri"/>
        </w:rPr>
      </w:pPr>
      <w:r w:rsidRPr="004556DE">
        <w:rPr>
          <w:rFonts w:ascii="Calibri" w:hAnsi="Calibri" w:cs="Calibri"/>
        </w:rPr>
        <w:t xml:space="preserve">Peklaj, C. (2001). </w:t>
      </w:r>
      <w:r w:rsidRPr="004556DE">
        <w:rPr>
          <w:rFonts w:ascii="Calibri" w:hAnsi="Calibri" w:cs="Calibri"/>
          <w:i/>
          <w:iCs/>
        </w:rPr>
        <w:t>Sodelovalno učenje ali Kdaj več glav več ve</w:t>
      </w:r>
      <w:r w:rsidRPr="004556DE">
        <w:rPr>
          <w:rFonts w:ascii="Calibri" w:hAnsi="Calibri" w:cs="Calibri"/>
        </w:rPr>
        <w:t xml:space="preserve"> (1. izd., 1. natis). DZS.</w:t>
      </w:r>
    </w:p>
    <w:p w14:paraId="3C3619DD" w14:textId="77777777" w:rsidR="004556DE" w:rsidRPr="004556DE" w:rsidRDefault="004556DE" w:rsidP="004556DE">
      <w:pPr>
        <w:pStyle w:val="Bibliography"/>
        <w:rPr>
          <w:rFonts w:ascii="Calibri" w:hAnsi="Calibri" w:cs="Calibri"/>
        </w:rPr>
      </w:pPr>
      <w:r w:rsidRPr="004556DE">
        <w:rPr>
          <w:rFonts w:ascii="Calibri" w:hAnsi="Calibri" w:cs="Calibri"/>
        </w:rPr>
        <w:t xml:space="preserve">Puklek, M. (2001). Skupinsko delo: Kako ga oceniti? </w:t>
      </w:r>
      <w:r w:rsidRPr="004556DE">
        <w:rPr>
          <w:rFonts w:ascii="Calibri" w:hAnsi="Calibri" w:cs="Calibri"/>
          <w:i/>
          <w:iCs/>
        </w:rPr>
        <w:t>Didakta</w:t>
      </w:r>
      <w:r w:rsidRPr="004556DE">
        <w:rPr>
          <w:rFonts w:ascii="Calibri" w:hAnsi="Calibri" w:cs="Calibri"/>
        </w:rPr>
        <w:t xml:space="preserve">, </w:t>
      </w:r>
      <w:r w:rsidRPr="004556DE">
        <w:rPr>
          <w:rFonts w:ascii="Calibri" w:hAnsi="Calibri" w:cs="Calibri"/>
          <w:i/>
          <w:iCs/>
        </w:rPr>
        <w:t>11</w:t>
      </w:r>
      <w:r w:rsidRPr="004556DE">
        <w:rPr>
          <w:rFonts w:ascii="Calibri" w:hAnsi="Calibri" w:cs="Calibri"/>
        </w:rPr>
        <w:t>(60/61), 47–51.</w:t>
      </w:r>
    </w:p>
    <w:p w14:paraId="028B196B" w14:textId="77777777" w:rsidR="004556DE" w:rsidRPr="004556DE" w:rsidRDefault="004556DE" w:rsidP="004556DE">
      <w:pPr>
        <w:pStyle w:val="Bibliography"/>
        <w:rPr>
          <w:rFonts w:ascii="Calibri" w:hAnsi="Calibri" w:cs="Calibri"/>
        </w:rPr>
      </w:pPr>
      <w:r w:rsidRPr="004556DE">
        <w:rPr>
          <w:rFonts w:ascii="Calibri" w:hAnsi="Calibri" w:cs="Calibri"/>
        </w:rPr>
        <w:t xml:space="preserve">Ramsay, A., Hanlon, D., &amp; Smith, D. (2000). The association between cognitive style and accounting students’ preference for cooperative learning: An empirical investigation. </w:t>
      </w:r>
      <w:r w:rsidRPr="004556DE">
        <w:rPr>
          <w:rFonts w:ascii="Calibri" w:hAnsi="Calibri" w:cs="Calibri"/>
          <w:i/>
          <w:iCs/>
        </w:rPr>
        <w:t>Journal of Accounting Education</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3), 215–228. https://doi.org/10.1016/S0748-5751(00)00018-X</w:t>
      </w:r>
    </w:p>
    <w:p w14:paraId="2D5AC117" w14:textId="77777777" w:rsidR="004556DE" w:rsidRPr="004556DE" w:rsidRDefault="004556DE" w:rsidP="004556DE">
      <w:pPr>
        <w:pStyle w:val="Bibliography"/>
        <w:rPr>
          <w:rFonts w:ascii="Calibri" w:hAnsi="Calibri" w:cs="Calibri"/>
        </w:rPr>
      </w:pPr>
      <w:r w:rsidRPr="004556D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4556DE">
        <w:rPr>
          <w:rFonts w:ascii="Calibri" w:hAnsi="Calibri" w:cs="Calibri"/>
          <w:i/>
          <w:iCs/>
        </w:rPr>
        <w:t>Educational Technology Research and Development</w:t>
      </w:r>
      <w:r w:rsidRPr="004556DE">
        <w:rPr>
          <w:rFonts w:ascii="Calibri" w:hAnsi="Calibri" w:cs="Calibri"/>
        </w:rPr>
        <w:t xml:space="preserve">, </w:t>
      </w:r>
      <w:r w:rsidRPr="004556DE">
        <w:rPr>
          <w:rFonts w:ascii="Calibri" w:hAnsi="Calibri" w:cs="Calibri"/>
          <w:i/>
          <w:iCs/>
        </w:rPr>
        <w:t>58</w:t>
      </w:r>
      <w:r w:rsidRPr="004556DE">
        <w:rPr>
          <w:rFonts w:ascii="Calibri" w:hAnsi="Calibri" w:cs="Calibri"/>
        </w:rPr>
        <w:t>(4), 399–419. https://doi.org/10.1007/s11423-009-9142-9</w:t>
      </w:r>
    </w:p>
    <w:p w14:paraId="0DAE5113"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Siemens, G., &amp; Gasevic, D. (2012). Guest Editorial—Learning and Knowledge Analytics. </w:t>
      </w:r>
      <w:r w:rsidRPr="004556DE">
        <w:rPr>
          <w:rFonts w:ascii="Calibri" w:hAnsi="Calibri" w:cs="Calibri"/>
          <w:i/>
          <w:iCs/>
        </w:rPr>
        <w:t>Educational Technology and Society</w:t>
      </w:r>
      <w:r w:rsidRPr="004556DE">
        <w:rPr>
          <w:rFonts w:ascii="Calibri" w:hAnsi="Calibri" w:cs="Calibri"/>
        </w:rPr>
        <w:t xml:space="preserve">, </w:t>
      </w:r>
      <w:r w:rsidRPr="004556DE">
        <w:rPr>
          <w:rFonts w:ascii="Calibri" w:hAnsi="Calibri" w:cs="Calibri"/>
          <w:i/>
          <w:iCs/>
        </w:rPr>
        <w:t>15</w:t>
      </w:r>
      <w:r w:rsidRPr="004556DE">
        <w:rPr>
          <w:rFonts w:ascii="Calibri" w:hAnsi="Calibri" w:cs="Calibri"/>
        </w:rPr>
        <w:t>(1–2).</w:t>
      </w:r>
    </w:p>
    <w:p w14:paraId="7368F57B"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1996). Research on Cooperative Learning and Achievement: What We Know, What We Need to Know. </w:t>
      </w:r>
      <w:r w:rsidRPr="004556DE">
        <w:rPr>
          <w:rFonts w:ascii="Calibri" w:hAnsi="Calibri" w:cs="Calibri"/>
          <w:i/>
          <w:iCs/>
        </w:rPr>
        <w:t>Contemporary Educational Psychology</w:t>
      </w:r>
      <w:r w:rsidRPr="004556DE">
        <w:rPr>
          <w:rFonts w:ascii="Calibri" w:hAnsi="Calibri" w:cs="Calibri"/>
        </w:rPr>
        <w:t xml:space="preserve">, </w:t>
      </w:r>
      <w:r w:rsidRPr="004556DE">
        <w:rPr>
          <w:rFonts w:ascii="Calibri" w:hAnsi="Calibri" w:cs="Calibri"/>
          <w:i/>
          <w:iCs/>
        </w:rPr>
        <w:t>21</w:t>
      </w:r>
      <w:r w:rsidRPr="004556DE">
        <w:rPr>
          <w:rFonts w:ascii="Calibri" w:hAnsi="Calibri" w:cs="Calibri"/>
        </w:rPr>
        <w:t>(1), 43–69. https://doi.org/10.1006/ceps.1996.0004</w:t>
      </w:r>
    </w:p>
    <w:p w14:paraId="1C9E56A3"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Hurley, E. A., &amp; Chamberlain, A. (2003). Cooperative Learning and Achievement: Theory and Research. In I. B. Weiner (Ed.), </w:t>
      </w:r>
      <w:r w:rsidRPr="004556DE">
        <w:rPr>
          <w:rFonts w:ascii="Calibri" w:hAnsi="Calibri" w:cs="Calibri"/>
          <w:i/>
          <w:iCs/>
        </w:rPr>
        <w:t>Handbook of Psychology</w:t>
      </w:r>
      <w:r w:rsidRPr="004556DE">
        <w:rPr>
          <w:rFonts w:ascii="Calibri" w:hAnsi="Calibri" w:cs="Calibri"/>
        </w:rPr>
        <w:t xml:space="preserve"> (1st ed., pp. 177–198). Wiley. https://doi.org/10.1002/0471264385.wei0709</w:t>
      </w:r>
    </w:p>
    <w:p w14:paraId="016E74E0" w14:textId="77777777" w:rsidR="004556DE" w:rsidRPr="004556DE" w:rsidRDefault="004556DE" w:rsidP="004556DE">
      <w:pPr>
        <w:pStyle w:val="Bibliography"/>
        <w:rPr>
          <w:rFonts w:ascii="Calibri" w:hAnsi="Calibri" w:cs="Calibri"/>
        </w:rPr>
      </w:pPr>
      <w:r w:rsidRPr="004556DE">
        <w:rPr>
          <w:rFonts w:ascii="Calibri" w:hAnsi="Calibri" w:cs="Calibri"/>
        </w:rPr>
        <w:t xml:space="preserve">Webb, N. M. (1991). Task-Related Verbal Interaction and Mathematics Learning in Small Groups. </w:t>
      </w:r>
      <w:r w:rsidRPr="004556DE">
        <w:rPr>
          <w:rFonts w:ascii="Calibri" w:hAnsi="Calibri" w:cs="Calibri"/>
          <w:i/>
          <w:iCs/>
        </w:rPr>
        <w:t>Journal for Research in Mathematics Education</w:t>
      </w:r>
      <w:r w:rsidRPr="004556DE">
        <w:rPr>
          <w:rFonts w:ascii="Calibri" w:hAnsi="Calibri" w:cs="Calibri"/>
        </w:rPr>
        <w:t xml:space="preserve">, </w:t>
      </w:r>
      <w:r w:rsidRPr="004556DE">
        <w:rPr>
          <w:rFonts w:ascii="Calibri" w:hAnsi="Calibri" w:cs="Calibri"/>
          <w:i/>
          <w:iCs/>
        </w:rPr>
        <w:t>22</w:t>
      </w:r>
      <w:r w:rsidRPr="004556DE">
        <w:rPr>
          <w:rFonts w:ascii="Calibri" w:hAnsi="Calibri" w:cs="Calibri"/>
        </w:rPr>
        <w:t>(5), 366. https://doi.org/10.2307/749186</w:t>
      </w:r>
    </w:p>
    <w:p w14:paraId="567860F9" w14:textId="3F6F249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7C86"/>
    <w:rsid w:val="00143EA3"/>
    <w:rsid w:val="00155FC5"/>
    <w:rsid w:val="00180732"/>
    <w:rsid w:val="00185E8C"/>
    <w:rsid w:val="001875E3"/>
    <w:rsid w:val="00193AA0"/>
    <w:rsid w:val="001A4C9C"/>
    <w:rsid w:val="001C43D2"/>
    <w:rsid w:val="001C50CD"/>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F05C4"/>
    <w:rsid w:val="003F0DE5"/>
    <w:rsid w:val="00402600"/>
    <w:rsid w:val="00411BA5"/>
    <w:rsid w:val="00414611"/>
    <w:rsid w:val="004208F5"/>
    <w:rsid w:val="00423309"/>
    <w:rsid w:val="00425AA9"/>
    <w:rsid w:val="00431CE2"/>
    <w:rsid w:val="004556DE"/>
    <w:rsid w:val="00463753"/>
    <w:rsid w:val="004827D0"/>
    <w:rsid w:val="00483D35"/>
    <w:rsid w:val="00490C27"/>
    <w:rsid w:val="00491CB8"/>
    <w:rsid w:val="004B3188"/>
    <w:rsid w:val="004C1300"/>
    <w:rsid w:val="004E06AF"/>
    <w:rsid w:val="004E1393"/>
    <w:rsid w:val="00511121"/>
    <w:rsid w:val="00513844"/>
    <w:rsid w:val="00514DDF"/>
    <w:rsid w:val="0052140B"/>
    <w:rsid w:val="00544CCD"/>
    <w:rsid w:val="005473DB"/>
    <w:rsid w:val="005500CF"/>
    <w:rsid w:val="00551E52"/>
    <w:rsid w:val="00555396"/>
    <w:rsid w:val="00587D33"/>
    <w:rsid w:val="00593B76"/>
    <w:rsid w:val="005B08F7"/>
    <w:rsid w:val="005D03D9"/>
    <w:rsid w:val="005D3C6C"/>
    <w:rsid w:val="005D3D65"/>
    <w:rsid w:val="005E0F33"/>
    <w:rsid w:val="005E32B1"/>
    <w:rsid w:val="005F3D62"/>
    <w:rsid w:val="00613989"/>
    <w:rsid w:val="006619C3"/>
    <w:rsid w:val="00664E35"/>
    <w:rsid w:val="00672535"/>
    <w:rsid w:val="006A4143"/>
    <w:rsid w:val="006A4D27"/>
    <w:rsid w:val="006B095E"/>
    <w:rsid w:val="006B2E4E"/>
    <w:rsid w:val="006D24D4"/>
    <w:rsid w:val="006D3E09"/>
    <w:rsid w:val="00707A9C"/>
    <w:rsid w:val="00712AD1"/>
    <w:rsid w:val="00727138"/>
    <w:rsid w:val="007346E8"/>
    <w:rsid w:val="0074524E"/>
    <w:rsid w:val="00755824"/>
    <w:rsid w:val="00782A4C"/>
    <w:rsid w:val="007851A1"/>
    <w:rsid w:val="00791502"/>
    <w:rsid w:val="00791D5D"/>
    <w:rsid w:val="00793985"/>
    <w:rsid w:val="00793A16"/>
    <w:rsid w:val="00795AA1"/>
    <w:rsid w:val="007E355B"/>
    <w:rsid w:val="007F12D2"/>
    <w:rsid w:val="007F7FA3"/>
    <w:rsid w:val="00803AE6"/>
    <w:rsid w:val="00812CAE"/>
    <w:rsid w:val="008173E6"/>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5870"/>
    <w:rsid w:val="009F6C36"/>
    <w:rsid w:val="00A150CA"/>
    <w:rsid w:val="00A24D62"/>
    <w:rsid w:val="00A2678E"/>
    <w:rsid w:val="00A54500"/>
    <w:rsid w:val="00A66FE6"/>
    <w:rsid w:val="00A9102F"/>
    <w:rsid w:val="00A963E5"/>
    <w:rsid w:val="00AA2918"/>
    <w:rsid w:val="00AA3588"/>
    <w:rsid w:val="00AA471E"/>
    <w:rsid w:val="00AB1234"/>
    <w:rsid w:val="00AE6C2F"/>
    <w:rsid w:val="00B22CB3"/>
    <w:rsid w:val="00B26D1C"/>
    <w:rsid w:val="00B501EB"/>
    <w:rsid w:val="00B562BC"/>
    <w:rsid w:val="00B83862"/>
    <w:rsid w:val="00BA574E"/>
    <w:rsid w:val="00BD17B0"/>
    <w:rsid w:val="00BE6309"/>
    <w:rsid w:val="00BF3AE1"/>
    <w:rsid w:val="00C8059F"/>
    <w:rsid w:val="00C84D42"/>
    <w:rsid w:val="00CA47C8"/>
    <w:rsid w:val="00CB0601"/>
    <w:rsid w:val="00CB07C0"/>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8</TotalTime>
  <Pages>9</Pages>
  <Words>7793</Words>
  <Characters>44422</Characters>
  <Application>Microsoft Office Word</Application>
  <DocSecurity>0</DocSecurity>
  <Lines>370</Lines>
  <Paragraphs>10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74</cp:revision>
  <cp:lastPrinted>2023-09-30T17:21:00Z</cp:lastPrinted>
  <dcterms:created xsi:type="dcterms:W3CDTF">2023-09-23T17:00:00Z</dcterms:created>
  <dcterms:modified xsi:type="dcterms:W3CDTF">2023-10-23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VWkExj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